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page" w:horzAnchor="margin" w:tblpY="1855"/>
        <w:tblW w:w="13624" w:type="dxa"/>
        <w:tblLook w:val="04A0" w:firstRow="1" w:lastRow="0" w:firstColumn="1" w:lastColumn="0" w:noHBand="0" w:noVBand="1"/>
      </w:tblPr>
      <w:tblGrid>
        <w:gridCol w:w="2404"/>
        <w:gridCol w:w="1135"/>
        <w:gridCol w:w="2268"/>
        <w:gridCol w:w="2126"/>
        <w:gridCol w:w="1701"/>
        <w:gridCol w:w="3990"/>
      </w:tblGrid>
      <w:tr w:rsidR="000D75C3" w:rsidRPr="00C8659D" w14:paraId="7806CF5A" w14:textId="77777777" w:rsidTr="000D75C3">
        <w:trPr>
          <w:trHeight w:val="419"/>
        </w:trPr>
        <w:tc>
          <w:tcPr>
            <w:tcW w:w="2404" w:type="dxa"/>
          </w:tcPr>
          <w:p w14:paraId="5176394E" w14:textId="77777777" w:rsidR="000D75C3" w:rsidRPr="00C8659D" w:rsidRDefault="000D75C3" w:rsidP="000D75C3">
            <w:pPr>
              <w:rPr>
                <w:rFonts w:ascii="Times New Roman" w:hAnsi="Times New Roman" w:cs="Times New Roman"/>
                <w:b/>
                <w:bCs/>
              </w:rPr>
            </w:pPr>
            <w:r w:rsidRPr="00C8659D">
              <w:rPr>
                <w:rFonts w:ascii="Times New Roman" w:hAnsi="Times New Roman" w:cs="Times New Roman"/>
                <w:b/>
                <w:bCs/>
              </w:rPr>
              <w:t xml:space="preserve">Study authors (year) </w:t>
            </w:r>
          </w:p>
        </w:tc>
        <w:tc>
          <w:tcPr>
            <w:tcW w:w="1135" w:type="dxa"/>
          </w:tcPr>
          <w:p w14:paraId="3F813AAE" w14:textId="77777777" w:rsidR="000D75C3" w:rsidRPr="00C8659D" w:rsidRDefault="000D75C3" w:rsidP="000D75C3">
            <w:pPr>
              <w:rPr>
                <w:rFonts w:ascii="Times New Roman" w:hAnsi="Times New Roman" w:cs="Times New Roman"/>
                <w:b/>
                <w:bCs/>
              </w:rPr>
            </w:pPr>
            <w:r w:rsidRPr="00C8659D">
              <w:rPr>
                <w:rFonts w:ascii="Times New Roman" w:hAnsi="Times New Roman" w:cs="Times New Roman"/>
                <w:b/>
                <w:bCs/>
              </w:rPr>
              <w:t xml:space="preserve">Country </w:t>
            </w:r>
          </w:p>
        </w:tc>
        <w:tc>
          <w:tcPr>
            <w:tcW w:w="2268" w:type="dxa"/>
          </w:tcPr>
          <w:p w14:paraId="5BB4FAC7" w14:textId="77777777" w:rsidR="000D75C3" w:rsidRPr="00C8659D" w:rsidRDefault="000D75C3" w:rsidP="000D75C3">
            <w:pPr>
              <w:rPr>
                <w:rFonts w:ascii="Times New Roman" w:hAnsi="Times New Roman" w:cs="Times New Roman"/>
                <w:b/>
                <w:bCs/>
              </w:rPr>
            </w:pPr>
            <w:r w:rsidRPr="00C8659D">
              <w:rPr>
                <w:rFonts w:ascii="Times New Roman" w:hAnsi="Times New Roman" w:cs="Times New Roman"/>
                <w:b/>
                <w:bCs/>
              </w:rPr>
              <w:t xml:space="preserve">Number of patients </w:t>
            </w:r>
          </w:p>
        </w:tc>
        <w:tc>
          <w:tcPr>
            <w:tcW w:w="2126" w:type="dxa"/>
          </w:tcPr>
          <w:p w14:paraId="49058EC4" w14:textId="77777777" w:rsidR="000D75C3" w:rsidRPr="00C8659D" w:rsidRDefault="000D75C3" w:rsidP="000D75C3">
            <w:pPr>
              <w:rPr>
                <w:rFonts w:ascii="Times New Roman" w:hAnsi="Times New Roman" w:cs="Times New Roman"/>
                <w:b/>
                <w:bCs/>
              </w:rPr>
            </w:pPr>
            <w:r w:rsidRPr="00C8659D">
              <w:rPr>
                <w:rFonts w:ascii="Times New Roman" w:hAnsi="Times New Roman" w:cs="Times New Roman"/>
                <w:b/>
                <w:bCs/>
              </w:rPr>
              <w:t>Age, mean (SD) or age group (%)</w:t>
            </w:r>
          </w:p>
        </w:tc>
        <w:tc>
          <w:tcPr>
            <w:tcW w:w="1701" w:type="dxa"/>
          </w:tcPr>
          <w:p w14:paraId="7542D34F" w14:textId="77777777" w:rsidR="000D75C3" w:rsidRPr="00C8659D" w:rsidRDefault="000D75C3" w:rsidP="000D75C3">
            <w:pPr>
              <w:rPr>
                <w:rFonts w:ascii="Times New Roman" w:hAnsi="Times New Roman" w:cs="Times New Roman"/>
                <w:b/>
                <w:bCs/>
              </w:rPr>
            </w:pPr>
            <w:r w:rsidRPr="00C8659D">
              <w:rPr>
                <w:rFonts w:ascii="Times New Roman" w:hAnsi="Times New Roman" w:cs="Times New Roman"/>
                <w:b/>
                <w:bCs/>
              </w:rPr>
              <w:t>Sex</w:t>
            </w:r>
          </w:p>
        </w:tc>
        <w:tc>
          <w:tcPr>
            <w:tcW w:w="3990" w:type="dxa"/>
          </w:tcPr>
          <w:p w14:paraId="1FB1834C" w14:textId="77777777" w:rsidR="000D75C3" w:rsidRPr="00C8659D" w:rsidRDefault="000D75C3" w:rsidP="000D75C3">
            <w:pPr>
              <w:rPr>
                <w:rFonts w:ascii="Times New Roman" w:hAnsi="Times New Roman" w:cs="Times New Roman"/>
                <w:b/>
                <w:bCs/>
              </w:rPr>
            </w:pPr>
            <w:r w:rsidRPr="00C8659D">
              <w:rPr>
                <w:rFonts w:ascii="Times New Roman" w:hAnsi="Times New Roman" w:cs="Times New Roman"/>
                <w:b/>
                <w:bCs/>
              </w:rPr>
              <w:t>Study objective</w:t>
            </w:r>
          </w:p>
        </w:tc>
      </w:tr>
      <w:tr w:rsidR="000D75C3" w:rsidRPr="00C8659D" w14:paraId="1331AEE2" w14:textId="77777777" w:rsidTr="000D75C3">
        <w:trPr>
          <w:trHeight w:val="1210"/>
        </w:trPr>
        <w:tc>
          <w:tcPr>
            <w:tcW w:w="2404" w:type="dxa"/>
          </w:tcPr>
          <w:p w14:paraId="384D9A3F" w14:textId="77777777" w:rsidR="000D75C3" w:rsidRPr="00C8659D" w:rsidRDefault="000D75C3" w:rsidP="000D75C3">
            <w:pPr>
              <w:pStyle w:val="NormalWeb"/>
            </w:pPr>
            <w:r w:rsidRPr="00C8659D">
              <w:rPr>
                <w:color w:val="000000"/>
                <w:sz w:val="27"/>
                <w:szCs w:val="27"/>
              </w:rPr>
              <w:t>Fernandez et al (2022)</w:t>
            </w:r>
            <w:r w:rsidRPr="00C8659D">
              <w:rPr>
                <w:color w:val="000000"/>
                <w:sz w:val="27"/>
                <w:szCs w:val="27"/>
              </w:rPr>
              <w:fldChar w:fldCharType="begin"/>
            </w:r>
            <w:r w:rsidRPr="00C8659D">
              <w:rPr>
                <w:color w:val="000000"/>
                <w:sz w:val="27"/>
                <w:szCs w:val="27"/>
              </w:rPr>
              <w:instrText xml:space="preserve"> ADDIN ZOTERO_ITEM CSL_CITATION {"citationID":"VjbkyTC6","properties":{"formattedCitation":"\\super 13\\nosupersub{}","plainCitation":"13","noteIndex":0},"citationItems":[{"id":"XQRLegce/W29HJFnU","uris":["http://zotero.org/users/local/PaG9cDkC/items/8VS5SDBB","http://zotero.org/users/9434369/items/8VS5SDBB"],"itemData":{"id":1384,"type":"article-journal","abstract":"BACKGROUND: Pain is one of the most common and debilitating symptoms of hidradenitis suppurativa (HS)., OBJECTIVE: We sought to identify pain management therapies used in HS and assess patient-perceived effectiveness., METHODS: An anonymous online survey was posted to Facebook HS support groups. Participants selected all that applied from a list of 20 therapies to indicate which ones they have tried for HS pain. For each therapy used, participants were asked to rate effectiveness on a 5-point scale: not successful (1), mildly successful (2), moderately successful (3), very successful (4), and extremely successful (5). Mean effectiveness ratings were calculated by averaging the corresponding numbers., RESULTS: Of the 438 participants, 93.8% were female. Participants classified themselves as Hurley stage I (8.2%), II (53.4%), and III (38.4%). Warm compresses were the most commonly used therapy (82.4%), followed by ibuprofen/naproxen (74.7%), Epsom salt baths (57.8%), cold compresses (45.4%), and acetaminophen (44.7%). Marijuana smoking received the highest mean effectiveness rating (2.92 +/- 1.10), followed by marijuana edibles (2.87 +/- 1.10), and opioids (2.83 +/- 0.98). Mean effectiveness ratings were lowest for bleach baths (1.52 +/- 0.80), sitz baths (1.53 +/- 0.56), massage (1.61 +/- 0.92), gabapentin (1.64 +/- 0.73), and acetaminophen (1.71 +/- 0.75)., CONCLUSIONS AND RELEVANCE: Even the highest-rated pain management modalities are considered only moderately effective by HS patients.","archive":"Ovid MEDLINE(R) &lt;2022&gt;","container-title":"The Journal of dermatological treatment","DOI":"10.1080/09546634.2020.1822501","ISSN":"1471-1753","issue":"3","journalAbbreviation":"J Dermatolog Treat","note":"publisher-place: England\nFernandez, Jennifer M. College of Medicine, University of Arizona, Tucson, AZ, USA.\nThompson, Alyssa M. College of Medicine, University of Arizona, Tucson, AZ, USA.\nBorgstrom, Mark. University Information Technology Services, University of Arizona, Tucson, AZ, USA.\nOrenstein, Lauren A V. Department of Dermatology, School of Medicine, Emory University, Atlanta, GA, USA.\nHsiao, Jennifer L. Department of Medicine, Division of Dermatology, University of California Los Angeles, Los Angeles, CA, USA.\nShi, Vivian Y. Department of Dermatology, University of Arkansas for Medical Sciences, Little Rock, AR, USA.","page":"1742-1745","title":"Pain management modalities for hidradenitis suppurativa: a patient survey.","volume":"33","author":[{"family":"Fernandez","given":"Jennifer M"},{"family":"Thompson","given":"Alyssa M"},{"family":"Borgstrom","given":"Mark"},{"family":"Orenstein","given":"Lauren A V"},{"family":"Hsiao","given":"Jennifer L"},{"family":"Shi","given":"Vivian Y"}],"issued":{"date-parts":[["2022"]]}}}],"schema":"https://github.com/citation-style-language/schema/raw/master/csl-citation.json"} </w:instrText>
            </w:r>
            <w:r w:rsidRPr="00C8659D">
              <w:rPr>
                <w:color w:val="000000"/>
                <w:sz w:val="27"/>
                <w:szCs w:val="27"/>
              </w:rPr>
              <w:fldChar w:fldCharType="separate"/>
            </w:r>
            <w:r w:rsidRPr="00C8659D">
              <w:rPr>
                <w:color w:val="000000"/>
                <w:sz w:val="27"/>
                <w:vertAlign w:val="superscript"/>
                <w:lang w:val="en-US"/>
              </w:rPr>
              <w:t>13</w:t>
            </w:r>
            <w:r w:rsidRPr="00C8659D">
              <w:rPr>
                <w:color w:val="000000"/>
                <w:sz w:val="27"/>
                <w:szCs w:val="27"/>
              </w:rPr>
              <w:fldChar w:fldCharType="end"/>
            </w:r>
          </w:p>
        </w:tc>
        <w:tc>
          <w:tcPr>
            <w:tcW w:w="1135" w:type="dxa"/>
          </w:tcPr>
          <w:p w14:paraId="142321C1"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USA</w:t>
            </w:r>
          </w:p>
        </w:tc>
        <w:tc>
          <w:tcPr>
            <w:tcW w:w="2268" w:type="dxa"/>
          </w:tcPr>
          <w:p w14:paraId="22D2ABCD"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438</w:t>
            </w:r>
          </w:p>
        </w:tc>
        <w:tc>
          <w:tcPr>
            <w:tcW w:w="2126" w:type="dxa"/>
          </w:tcPr>
          <w:p w14:paraId="0715A447"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 xml:space="preserve">37.6 ± 10.7 </w:t>
            </w:r>
          </w:p>
        </w:tc>
        <w:tc>
          <w:tcPr>
            <w:tcW w:w="1701" w:type="dxa"/>
          </w:tcPr>
          <w:p w14:paraId="644BF23C"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 xml:space="preserve">93.8% women </w:t>
            </w:r>
          </w:p>
        </w:tc>
        <w:tc>
          <w:tcPr>
            <w:tcW w:w="3990" w:type="dxa"/>
          </w:tcPr>
          <w:p w14:paraId="5098DBB6" w14:textId="77777777" w:rsidR="000D75C3" w:rsidRPr="00C8659D" w:rsidRDefault="000D75C3" w:rsidP="000D75C3">
            <w:pPr>
              <w:pStyle w:val="NormalWeb"/>
            </w:pPr>
            <w:r w:rsidRPr="00C8659D">
              <w:t>Identify pain management therapies used in HS and assess patient perceived effectiveness</w:t>
            </w:r>
          </w:p>
        </w:tc>
      </w:tr>
      <w:tr w:rsidR="000D75C3" w:rsidRPr="00C8659D" w14:paraId="585C5606" w14:textId="77777777" w:rsidTr="000D75C3">
        <w:trPr>
          <w:trHeight w:val="605"/>
        </w:trPr>
        <w:tc>
          <w:tcPr>
            <w:tcW w:w="2404" w:type="dxa"/>
          </w:tcPr>
          <w:p w14:paraId="740EDECD"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Garg et al (2018)</w:t>
            </w:r>
            <w:r w:rsidRPr="00C8659D">
              <w:rPr>
                <w:rFonts w:ascii="Times New Roman" w:hAnsi="Times New Roman" w:cs="Times New Roman"/>
              </w:rPr>
              <w:fldChar w:fldCharType="begin"/>
            </w:r>
            <w:r w:rsidRPr="00C8659D">
              <w:rPr>
                <w:rFonts w:ascii="Times New Roman" w:hAnsi="Times New Roman" w:cs="Times New Roman"/>
              </w:rPr>
              <w:instrText xml:space="preserve"> ADDIN ZOTERO_ITEM CSL_CITATION {"citationID":"WGjp7egj","properties":{"formattedCitation":"\\super 16\\nosupersub{}","plainCitation":"16","noteIndex":0},"citationItems":[{"id":"XQRLegce/3c2CEyVN","uris":["http://zotero.org/users/local/PaG9cDkC/items/C4BMCS75","http://zotero.org/users/9434369/items/C4BMCS75"],"itemData":{"id":1393,"type":"article-journal","abstract":"BACKGROUND: Patients with hidradenitis suppurativa (HS) experience chronic pain and have significant physical, emotional, and psychological disease impact. These patients may be at risk for substance abuse., OBJECTIVE: To evaluate substance use disorder (SUD) among patients with HS in the United States., METHODS: This cross-sectional analysis of adult HS patients (n = 32,625) identified using electronic health records data was pulled from a population-based sample of &gt;50 million patients., RESULTS: The prevalence of SUD among patients with HS was 4.0% (1315/32,625) compared to 2.0% (195,260/9,581,640) for patients without HS (P &lt; .001). The most common forms of substance misuse among HS patients were alcohol (630/1315, 47.9% of SUD cases), followed by opioids (430/1315, 32.7% of SUD cases) and cannabis (430/1315, 29.7% of SUD cases). Patients with HS had 1.50 (95% confidence interval 1.42-1.59) times the adjusted odds of SUD compared to patients without HS. Patients with HS had significantly greater odds of SUD across demographic subgroups. The association between HS and SUD was generally stronger for patients 45 to 64 years of age, nonwhites, privately insured, and those without depressive or anxiety disorder., LIMITATIONS: SUD may not be accurately diagnosed., CONCLUSION: Patients with HS have higher odds of SUD and may benefit from periodic screening for substance abuse. Copyright © 2018 American Academy of Dermatology, Inc. Published by Elsevier Inc. All rights reserved.","archive":"Ovid MEDLINE(R) &lt;2018&gt;","container-title":"Journal of the American Academy of Dermatology","DOI":"10.1016/j.jaad.2018.02.053","ISSN":"1097-6787","issue":"3","journalAbbreviation":"J Am Acad Dermatol","note":"publisher-place: United States\nGarg, Amit. Department of Dermatology, Donald and Barbara Zucker School of Medicine at Hofstra/Northwell, New Hyde Park, New York. Electronic address: amgarg@northwell.edu.\nPapagermanos, Vassiliki. Department of Dermatology, Donald and Barbara Zucker School of Medicine at Hofstra/Northwell, New Hyde Park, New York.\nMidura, Margaretta. Department of Dermatology, Donald and Barbara Zucker School of Medicine at Hofstra/Northwell, New Hyde Park, New York.\nStrunk, Andrew. Department of Dermatology, Donald and Barbara Zucker School of Medicine at Hofstra/Northwell, New Hyde Park, New York.\nMerson, Jonathan. Department of Psychiatry, Donald and Barbara Zucker School of Medicine at Hofstra/Northwell, New Hyde Park, New York.","page":"495-500.e1","title":"Opioid, alcohol, and cannabis misuse among patients with hidradenitis suppurativa: A population-based analysis in the United States.","volume":"79","author":[{"family":"Garg","given":"Amit"},{"family":"Papagermanos","given":"Vassiliki"},{"family":"Midura","given":"Margaretta"},{"family":"Strunk","given":"Andrew"},{"family":"Merson","given":"Jonathan"}],"issued":{"date-parts":[["2018"]]}}}],"schema":"https://github.com/citation-style-language/schema/raw/master/csl-citation.json"} </w:instrText>
            </w:r>
            <w:r w:rsidRPr="00C8659D">
              <w:rPr>
                <w:rFonts w:ascii="Times New Roman" w:hAnsi="Times New Roman" w:cs="Times New Roman"/>
              </w:rPr>
              <w:fldChar w:fldCharType="separate"/>
            </w:r>
            <w:r w:rsidRPr="00C8659D">
              <w:rPr>
                <w:rFonts w:ascii="Times New Roman" w:hAnsi="Times New Roman" w:cs="Times New Roman"/>
                <w:vertAlign w:val="superscript"/>
                <w:lang w:val="en-US"/>
              </w:rPr>
              <w:t>16</w:t>
            </w:r>
            <w:r w:rsidRPr="00C8659D">
              <w:rPr>
                <w:rFonts w:ascii="Times New Roman" w:hAnsi="Times New Roman" w:cs="Times New Roman"/>
              </w:rPr>
              <w:fldChar w:fldCharType="end"/>
            </w:r>
          </w:p>
        </w:tc>
        <w:tc>
          <w:tcPr>
            <w:tcW w:w="1135" w:type="dxa"/>
          </w:tcPr>
          <w:p w14:paraId="79866258"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USA</w:t>
            </w:r>
          </w:p>
        </w:tc>
        <w:tc>
          <w:tcPr>
            <w:tcW w:w="2268" w:type="dxa"/>
          </w:tcPr>
          <w:p w14:paraId="3377BE2F"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32,625</w:t>
            </w:r>
          </w:p>
        </w:tc>
        <w:tc>
          <w:tcPr>
            <w:tcW w:w="2126" w:type="dxa"/>
          </w:tcPr>
          <w:p w14:paraId="13C7E06D"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18-44: 61.1%</w:t>
            </w:r>
          </w:p>
          <w:p w14:paraId="75F976C8"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45-64: 38.9%</w:t>
            </w:r>
          </w:p>
        </w:tc>
        <w:tc>
          <w:tcPr>
            <w:tcW w:w="1701" w:type="dxa"/>
          </w:tcPr>
          <w:p w14:paraId="7E4ED7E7"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 xml:space="preserve">76% women </w:t>
            </w:r>
          </w:p>
        </w:tc>
        <w:tc>
          <w:tcPr>
            <w:tcW w:w="3990" w:type="dxa"/>
          </w:tcPr>
          <w:p w14:paraId="31BDC5DC"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 xml:space="preserve">Evaluate substance use disorder among patients with HS </w:t>
            </w:r>
          </w:p>
        </w:tc>
      </w:tr>
      <w:tr w:rsidR="000D75C3" w:rsidRPr="00C8659D" w14:paraId="60159F79" w14:textId="77777777" w:rsidTr="000D75C3">
        <w:trPr>
          <w:trHeight w:val="550"/>
        </w:trPr>
        <w:tc>
          <w:tcPr>
            <w:tcW w:w="2404" w:type="dxa"/>
          </w:tcPr>
          <w:p w14:paraId="695CFA7F"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Lesort et al (2019)</w:t>
            </w:r>
            <w:r w:rsidRPr="00C8659D">
              <w:rPr>
                <w:rFonts w:ascii="Times New Roman" w:hAnsi="Times New Roman" w:cs="Times New Roman"/>
              </w:rPr>
              <w:fldChar w:fldCharType="begin"/>
            </w:r>
            <w:r w:rsidRPr="00C8659D">
              <w:rPr>
                <w:rFonts w:ascii="Times New Roman" w:hAnsi="Times New Roman" w:cs="Times New Roman"/>
              </w:rPr>
              <w:instrText xml:space="preserve"> ADDIN ZOTERO_ITEM CSL_CITATION {"citationID":"Iqw1RiMG","properties":{"formattedCitation":"\\super 19\\nosupersub{}","plainCitation":"19","noteIndex":0},"citationItems":[{"id":"XQRLegce/zvtKWuyY","uris":["http://zotero.org/users/local/PaG9cDkC/items/BRUYHSGN","http://zotero.org/users/9434369/items/BRUYHSGN"],"itemData":{"id":965,"type":"article-journal","container-title":"The British Journal of Dermatology","DOI":"10.1111/bjd.17930","ISSN":"1365-2133","issue":"4","journalAbbreviation":"Br J Dermatol","language":"eng","note":"PMID: 30920653","page":"839-841","source":"PubMed","title":"High prevalence of cannabis use among patients with hidradenitis suppurativa: results from the VERADDICT survey","title-short":"High prevalence of cannabis use among patients with hidradenitis suppurativa","volume":"181","author":[{"family":"Lesort","given":"C."},{"family":"Villani","given":"A. P."},{"family":"Giai","given":"J."},{"family":"Becherel","given":"P. A."},{"family":"Delaunay","given":"J."},{"family":"Fattouh","given":"K."},{"family":"Ducroux","given":"E."},{"family":"Jullien","given":"D."},{"family":"Guillem","given":"P."}],"issued":{"date-parts":[["2019",10]]}}}],"schema":"https://github.com/citation-style-language/schema/raw/master/csl-citation.json"} </w:instrText>
            </w:r>
            <w:r w:rsidRPr="00C8659D">
              <w:rPr>
                <w:rFonts w:ascii="Times New Roman" w:hAnsi="Times New Roman" w:cs="Times New Roman"/>
              </w:rPr>
              <w:fldChar w:fldCharType="separate"/>
            </w:r>
            <w:r w:rsidRPr="00C8659D">
              <w:rPr>
                <w:rFonts w:ascii="Times New Roman" w:hAnsi="Times New Roman" w:cs="Times New Roman"/>
                <w:vertAlign w:val="superscript"/>
                <w:lang w:val="en-US"/>
              </w:rPr>
              <w:t>19</w:t>
            </w:r>
            <w:r w:rsidRPr="00C8659D">
              <w:rPr>
                <w:rFonts w:ascii="Times New Roman" w:hAnsi="Times New Roman" w:cs="Times New Roman"/>
              </w:rPr>
              <w:fldChar w:fldCharType="end"/>
            </w:r>
          </w:p>
        </w:tc>
        <w:tc>
          <w:tcPr>
            <w:tcW w:w="1135" w:type="dxa"/>
          </w:tcPr>
          <w:p w14:paraId="2F02BD91"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France</w:t>
            </w:r>
          </w:p>
        </w:tc>
        <w:tc>
          <w:tcPr>
            <w:tcW w:w="2268" w:type="dxa"/>
          </w:tcPr>
          <w:p w14:paraId="172F3EF1"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641</w:t>
            </w:r>
          </w:p>
        </w:tc>
        <w:tc>
          <w:tcPr>
            <w:tcW w:w="2126" w:type="dxa"/>
          </w:tcPr>
          <w:p w14:paraId="0A8E602C"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32.9 ± 10.1</w:t>
            </w:r>
          </w:p>
        </w:tc>
        <w:tc>
          <w:tcPr>
            <w:tcW w:w="1701" w:type="dxa"/>
          </w:tcPr>
          <w:p w14:paraId="130C2971"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 xml:space="preserve">36% women </w:t>
            </w:r>
          </w:p>
        </w:tc>
        <w:tc>
          <w:tcPr>
            <w:tcW w:w="3990" w:type="dxa"/>
          </w:tcPr>
          <w:p w14:paraId="549E8308" w14:textId="77777777" w:rsidR="000D75C3" w:rsidRPr="00C8659D" w:rsidRDefault="000D75C3" w:rsidP="000D75C3">
            <w:pPr>
              <w:pStyle w:val="NormalWeb"/>
            </w:pPr>
            <w:r w:rsidRPr="00C8659D">
              <w:t xml:space="preserve">Determine the prevalence and reasons for cannabis use in patients with HS </w:t>
            </w:r>
          </w:p>
        </w:tc>
      </w:tr>
      <w:tr w:rsidR="000D75C3" w:rsidRPr="00C8659D" w14:paraId="59A42C03" w14:textId="77777777" w:rsidTr="000D75C3">
        <w:trPr>
          <w:trHeight w:val="302"/>
        </w:trPr>
        <w:tc>
          <w:tcPr>
            <w:tcW w:w="2404" w:type="dxa"/>
          </w:tcPr>
          <w:p w14:paraId="3893CF6E"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Mahurin et al (2020)</w:t>
            </w:r>
            <w:r w:rsidRPr="00C8659D">
              <w:rPr>
                <w:rFonts w:ascii="Times New Roman" w:hAnsi="Times New Roman" w:cs="Times New Roman"/>
              </w:rPr>
              <w:fldChar w:fldCharType="begin"/>
            </w:r>
            <w:r w:rsidRPr="00C8659D">
              <w:rPr>
                <w:rFonts w:ascii="Times New Roman" w:hAnsi="Times New Roman" w:cs="Times New Roman"/>
              </w:rPr>
              <w:instrText xml:space="preserve"> ADDIN ZOTERO_ITEM CSL_CITATION {"citationID":"lYFb2Zgg","properties":{"formattedCitation":"\\super 9\\nosupersub{}","plainCitation":"9","noteIndex":0},"citationItems":[{"id":"XQRLegce/qsYiVQI5","uris":["http://zotero.org/users/local/PaG9cDkC/items/DL22J9Y8","http://zotero.org/users/9434369/items/DL22J9Y8"],"itemData":{"id":1413,"type":"article-journal","container-title":"Journal of the American Academy of Dermatology","DOI":"10.1016/j.jaad.2020.06.965","ISSN":"0190-9622, 1097-6787","issue":"6","journalAbbreviation":"Journal of the American Academy of Dermatology","language":"English","note":"publisher: Elsevier","page":"AB219","source":"www.jaad.org","title":"18709 Cannabis use among general dermatology patients","volume":"83","author":[{"family":"Mahurin","given":"Heather M."},{"family":"Maier","given":"Lisa E."}],"issued":{"date-parts":[["2020",12,1]]}}}],"schema":"https://github.com/citation-style-language/schema/raw/master/csl-citation.json"} </w:instrText>
            </w:r>
            <w:r w:rsidRPr="00C8659D">
              <w:rPr>
                <w:rFonts w:ascii="Times New Roman" w:hAnsi="Times New Roman" w:cs="Times New Roman"/>
              </w:rPr>
              <w:fldChar w:fldCharType="separate"/>
            </w:r>
            <w:r w:rsidRPr="00C8659D">
              <w:rPr>
                <w:rFonts w:ascii="Times New Roman" w:hAnsi="Times New Roman" w:cs="Times New Roman"/>
                <w:vertAlign w:val="superscript"/>
                <w:lang w:val="en-US"/>
              </w:rPr>
              <w:t>9</w:t>
            </w:r>
            <w:r w:rsidRPr="00C8659D">
              <w:rPr>
                <w:rFonts w:ascii="Times New Roman" w:hAnsi="Times New Roman" w:cs="Times New Roman"/>
              </w:rPr>
              <w:fldChar w:fldCharType="end"/>
            </w:r>
          </w:p>
        </w:tc>
        <w:tc>
          <w:tcPr>
            <w:tcW w:w="1135" w:type="dxa"/>
          </w:tcPr>
          <w:p w14:paraId="19898D13"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USA</w:t>
            </w:r>
          </w:p>
        </w:tc>
        <w:tc>
          <w:tcPr>
            <w:tcW w:w="2268" w:type="dxa"/>
          </w:tcPr>
          <w:p w14:paraId="4CF5CAC6"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210</w:t>
            </w:r>
          </w:p>
        </w:tc>
        <w:tc>
          <w:tcPr>
            <w:tcW w:w="2126" w:type="dxa"/>
          </w:tcPr>
          <w:p w14:paraId="0C70E29A"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18-29: 20.3%</w:t>
            </w:r>
          </w:p>
          <w:p w14:paraId="61B1EB29"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30-44: 30.1%</w:t>
            </w:r>
          </w:p>
          <w:p w14:paraId="01976D19"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45-60: 26.4%</w:t>
            </w:r>
          </w:p>
          <w:p w14:paraId="29410C75"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gt; 60%: 21.7%</w:t>
            </w:r>
          </w:p>
        </w:tc>
        <w:tc>
          <w:tcPr>
            <w:tcW w:w="1701" w:type="dxa"/>
          </w:tcPr>
          <w:p w14:paraId="3F87BD12"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Not reported.</w:t>
            </w:r>
          </w:p>
        </w:tc>
        <w:tc>
          <w:tcPr>
            <w:tcW w:w="3990" w:type="dxa"/>
          </w:tcPr>
          <w:p w14:paraId="556D3557" w14:textId="77777777" w:rsidR="000D75C3" w:rsidRPr="00C8659D" w:rsidRDefault="000D75C3" w:rsidP="000D75C3">
            <w:pPr>
              <w:pStyle w:val="NormalWeb"/>
            </w:pPr>
            <w:r w:rsidRPr="00C8659D">
              <w:t xml:space="preserve">Prevalence and methods of cannabis/cannabinoid use among dermatology patients </w:t>
            </w:r>
          </w:p>
        </w:tc>
      </w:tr>
      <w:tr w:rsidR="000D75C3" w:rsidRPr="00C8659D" w14:paraId="77480A49" w14:textId="77777777" w:rsidTr="000D75C3">
        <w:trPr>
          <w:trHeight w:val="324"/>
        </w:trPr>
        <w:tc>
          <w:tcPr>
            <w:tcW w:w="2404" w:type="dxa"/>
          </w:tcPr>
          <w:p w14:paraId="0A394E07"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Price et al. (2020)</w:t>
            </w:r>
            <w:r w:rsidRPr="00C8659D">
              <w:rPr>
                <w:rFonts w:ascii="Times New Roman" w:hAnsi="Times New Roman" w:cs="Times New Roman"/>
              </w:rPr>
              <w:fldChar w:fldCharType="begin"/>
            </w:r>
            <w:r w:rsidRPr="00C8659D">
              <w:rPr>
                <w:rFonts w:ascii="Times New Roman" w:hAnsi="Times New Roman" w:cs="Times New Roman"/>
              </w:rPr>
              <w:instrText xml:space="preserve"> ADDIN ZOTERO_ITEM CSL_CITATION {"citationID":"SqSZ29Nc","properties":{"formattedCitation":"\\super 20\\nosupersub{}","plainCitation":"20","noteIndex":0},"citationItems":[{"id":"XQRLegce/Vd50chjV","uris":["http://zotero.org/users/local/PaG9cDkC/items/CZYH2SNS","http://zotero.org/users/9434369/items/CZYH2SNS"],"itemData":{"id":1420,"type":"article-journal","abstract":"Hidradenitis suppurativa (HS) is a debilitating disease characterized by recurrent painful nodules, abscesses, and sinus tracts in intertriginous areas. Available treatments have variable and limited efficacy. Complementary and alternative medicine (CAM) is widely used in other chronic dermatoses; however, there is a dearth of investigations into CAM in HS. The goal of this study is to explore patterns of conventional and CAM therapies used by patients with HS.","container-title":"JAMA Dermatology","DOI":"10.1001/jamadermatol.2019.4595","ISSN":"2168-6068","issue":"3","journalAbbreviation":"JAMA Dermatology","page":"345-348","source":"Silverchair","title":"Complementary and Alternative Medicine Use in Patients With Hidradenitis Suppurativa","volume":"156","author":[{"family":"Price","given":"Kyla N."},{"family":"Thompson","given":"Alyssa M."},{"family":"Rizvi","given":"Omar"},{"family":"Hendricks","given":"Aleksi J."},{"family":"Alavi","given":"Afsaneh"},{"family":"Hsiao","given":"Jennifer L."},{"family":"Shi","given":"Vivian Y."}],"issued":{"date-parts":[["2020",3,1]]}}}],"schema":"https://github.com/citation-style-language/schema/raw/master/csl-citation.json"} </w:instrText>
            </w:r>
            <w:r w:rsidRPr="00C8659D">
              <w:rPr>
                <w:rFonts w:ascii="Times New Roman" w:hAnsi="Times New Roman" w:cs="Times New Roman"/>
              </w:rPr>
              <w:fldChar w:fldCharType="separate"/>
            </w:r>
            <w:r w:rsidRPr="00C8659D">
              <w:rPr>
                <w:rFonts w:ascii="Times New Roman" w:hAnsi="Times New Roman" w:cs="Times New Roman"/>
                <w:vertAlign w:val="superscript"/>
                <w:lang w:val="en-US"/>
              </w:rPr>
              <w:t>20</w:t>
            </w:r>
            <w:r w:rsidRPr="00C8659D">
              <w:rPr>
                <w:rFonts w:ascii="Times New Roman" w:hAnsi="Times New Roman" w:cs="Times New Roman"/>
              </w:rPr>
              <w:fldChar w:fldCharType="end"/>
            </w:r>
          </w:p>
        </w:tc>
        <w:tc>
          <w:tcPr>
            <w:tcW w:w="1135" w:type="dxa"/>
          </w:tcPr>
          <w:p w14:paraId="53731B56"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 xml:space="preserve">USA, Canada </w:t>
            </w:r>
          </w:p>
        </w:tc>
        <w:tc>
          <w:tcPr>
            <w:tcW w:w="2268" w:type="dxa"/>
          </w:tcPr>
          <w:p w14:paraId="01ECA64F"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303</w:t>
            </w:r>
          </w:p>
        </w:tc>
        <w:tc>
          <w:tcPr>
            <w:tcW w:w="2126" w:type="dxa"/>
          </w:tcPr>
          <w:p w14:paraId="6EB4E609"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38.0 ± 10.9</w:t>
            </w:r>
          </w:p>
        </w:tc>
        <w:tc>
          <w:tcPr>
            <w:tcW w:w="1701" w:type="dxa"/>
          </w:tcPr>
          <w:p w14:paraId="2CE9D019" w14:textId="77777777" w:rsidR="000D75C3" w:rsidRPr="00C8659D" w:rsidRDefault="000D75C3" w:rsidP="000D75C3">
            <w:pPr>
              <w:rPr>
                <w:rFonts w:ascii="Times New Roman" w:hAnsi="Times New Roman" w:cs="Times New Roman"/>
              </w:rPr>
            </w:pPr>
            <w:r w:rsidRPr="00C8659D">
              <w:rPr>
                <w:rFonts w:ascii="Times New Roman" w:hAnsi="Times New Roman" w:cs="Times New Roman"/>
              </w:rPr>
              <w:t xml:space="preserve">88.4% women </w:t>
            </w:r>
          </w:p>
        </w:tc>
        <w:tc>
          <w:tcPr>
            <w:tcW w:w="3990" w:type="dxa"/>
          </w:tcPr>
          <w:p w14:paraId="20E11DFC" w14:textId="77777777" w:rsidR="000D75C3" w:rsidRPr="00C8659D" w:rsidRDefault="000D75C3" w:rsidP="000D75C3">
            <w:pPr>
              <w:pStyle w:val="NormalWeb"/>
            </w:pPr>
            <w:r w:rsidRPr="00C8659D">
              <w:t xml:space="preserve">Explore patterns of conventional and CAM therapies used by patients with HS </w:t>
            </w:r>
          </w:p>
        </w:tc>
      </w:tr>
    </w:tbl>
    <w:p w14:paraId="6A057760" w14:textId="191F6D0C" w:rsidR="00000000" w:rsidRPr="000D75C3" w:rsidRDefault="000D75C3">
      <w:pPr>
        <w:rPr>
          <w:rFonts w:ascii="Times" w:hAnsi="Times"/>
        </w:rPr>
      </w:pPr>
      <w:r w:rsidRPr="000D75C3">
        <w:rPr>
          <w:rFonts w:ascii="Times" w:hAnsi="Times"/>
        </w:rPr>
        <w:t xml:space="preserve">Table </w:t>
      </w:r>
      <w:r w:rsidR="003C17F8">
        <w:rPr>
          <w:rFonts w:ascii="Times" w:hAnsi="Times"/>
        </w:rPr>
        <w:t>S</w:t>
      </w:r>
      <w:r w:rsidRPr="000D75C3">
        <w:rPr>
          <w:rFonts w:ascii="Times" w:hAnsi="Times"/>
        </w:rPr>
        <w:t>1. Demographic and Clinical Characteristics of Hidradenitis Suppurativa Study Populations</w:t>
      </w:r>
    </w:p>
    <w:sectPr w:rsidR="00BA44F7" w:rsidRPr="000D75C3" w:rsidSect="005969C1">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Sylfae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9C1"/>
    <w:rsid w:val="000D75C3"/>
    <w:rsid w:val="003C17F8"/>
    <w:rsid w:val="005969C1"/>
    <w:rsid w:val="008F30C7"/>
    <w:rsid w:val="00AD0956"/>
    <w:rsid w:val="00B66A46"/>
    <w:rsid w:val="00C56BA7"/>
    <w:rsid w:val="00F06781"/>
    <w:rsid w:val="00F72E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2855FB"/>
  <w14:defaultImageDpi w14:val="32767"/>
  <w15:chartTrackingRefBased/>
  <w15:docId w15:val="{D1888188-04A9-7A49-A584-274642443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69C1"/>
    <w:rPr>
      <w:kern w:val="2"/>
      <w:lang w:val="en-CA"/>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969C1"/>
    <w:rPr>
      <w:kern w:val="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969C1"/>
    <w:pPr>
      <w:spacing w:before="100" w:beforeAutospacing="1" w:after="100" w:afterAutospacing="1"/>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690</Words>
  <Characters>9637</Characters>
  <Application>Microsoft Office Word</Application>
  <DocSecurity>0</DocSecurity>
  <Lines>80</Lines>
  <Paragraphs>22</Paragraphs>
  <ScaleCrop>false</ScaleCrop>
  <Company/>
  <LinksUpToDate>false</LinksUpToDate>
  <CharactersWithSpaces>1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eh Zabihi</dc:creator>
  <cp:keywords/>
  <dc:description/>
  <cp:lastModifiedBy>Editorial Office</cp:lastModifiedBy>
  <cp:revision>3</cp:revision>
  <dcterms:created xsi:type="dcterms:W3CDTF">2024-04-30T23:11:00Z</dcterms:created>
  <dcterms:modified xsi:type="dcterms:W3CDTF">2024-06-19T12:13:00Z</dcterms:modified>
</cp:coreProperties>
</file>